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bookmarkStart w:id="0" w:name="_GoBack"/>
      <w:bookmarkEnd w:id="0"/>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632132C2"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6E83FDF0"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ower than its potential maximum. It generally follows</w:t>
      </w:r>
      <w:r w:rsidR="002A30F0" w:rsidRPr="00596BE8">
        <w:rPr>
          <w:rFonts w:ascii="Times New Roman" w:hAnsi="Times New Roman" w:cs="Times New Roman"/>
          <w:color w:val="000000" w:themeColor="text1"/>
        </w:rPr>
        <w:t xml:space="preserve"> population establishment</w:t>
      </w:r>
      <w:r w:rsidR="004704B3">
        <w:rPr>
          <w:rFonts w:ascii="Times New Roman" w:hAnsi="Times New Roman" w:cs="Times New Roman"/>
          <w:color w:val="000000" w:themeColor="text1"/>
        </w:rPr>
        <w:t xml:space="preserve"> and ends with</w:t>
      </w:r>
      <w:r w:rsidR="00596BE8" w:rsidRPr="00596BE8">
        <w:rPr>
          <w:rFonts w:ascii="Times New Roman" w:hAnsi="Times New Roman" w:cs="Times New Roman"/>
          <w:color w:val="000000" w:themeColor="text1"/>
        </w:rPr>
        <w:t xml:space="preserve">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50ED486D"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these 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1D02F3">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w:t>
      </w:r>
      <w:r w:rsidR="0059502B" w:rsidRPr="002925CD">
        <w:rPr>
          <w:rFonts w:ascii="Times New Roman" w:hAnsi="Times New Roman" w:cs="Times New Roman"/>
          <w:color w:val="000000" w:themeColor="text1"/>
        </w:rPr>
        <w:lastRenderedPageBreak/>
        <w:t>empirical support</w:t>
      </w:r>
      <w:r w:rsidR="00514A26">
        <w:rPr>
          <w:rFonts w:ascii="Times New Roman" w:hAnsi="Times New Roman" w:cs="Times New Roman"/>
          <w:color w:val="000000" w:themeColor="text1"/>
        </w:rPr>
        <w:t xml:space="preserve"> by using thes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7C6016FE"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 xml:space="preserve">Retrospective spatial analyses can yield insights into the ecological processes involved in the spread of non-native invasive species in novel regions.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he specimen holdings of herbaria</w:t>
      </w:r>
      <w:r w:rsidR="00606FD1"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546984">
        <w:rPr>
          <w:rFonts w:ascii="Times New Roman" w:hAnsi="Times New Roman" w:cs="Times New Roman"/>
          <w:color w:val="000000" w:themeColor="text1"/>
        </w:rPr>
        <w:t>Analysis of the i</w:t>
      </w:r>
      <w:r w:rsidRPr="00132303">
        <w:rPr>
          <w:rFonts w:ascii="Times New Roman" w:hAnsi="Times New Roman" w:cs="Times New Roman"/>
          <w:color w:val="000000" w:themeColor="text1"/>
        </w:rPr>
        <w:t xml:space="preserve">nformation from herbarium records </w:t>
      </w:r>
      <w:r w:rsidR="00546984">
        <w:rPr>
          <w:rFonts w:ascii="Times New Roman" w:hAnsi="Times New Roman" w:cs="Times New Roman"/>
          <w:color w:val="000000" w:themeColor="text1"/>
        </w:rPr>
        <w:t>can yield</w:t>
      </w:r>
      <w:r w:rsidRPr="00132303">
        <w:rPr>
          <w:rFonts w:ascii="Times New Roman" w:hAnsi="Times New Roman" w:cs="Times New Roman"/>
          <w:color w:val="000000" w:themeColor="text1"/>
        </w:rPr>
        <w:t xml:space="preserve"> estimate</w:t>
      </w:r>
      <w:r w:rsidR="00546984">
        <w:rPr>
          <w:rFonts w:ascii="Times New Roman" w:hAnsi="Times New Roman" w:cs="Times New Roman"/>
          <w:color w:val="000000" w:themeColor="text1"/>
        </w:rPr>
        <w:t>s of</w:t>
      </w:r>
      <w:r w:rsidRPr="00132303">
        <w:rPr>
          <w:rFonts w:ascii="Times New Roman" w:hAnsi="Times New Roman" w:cs="Times New Roman"/>
          <w:color w:val="000000" w:themeColor="text1"/>
        </w:rPr>
        <w:t xml:space="preserv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133C5A">
        <w:rPr>
          <w:rFonts w:ascii="Times New Roman" w:hAnsi="Times New Roman" w:cs="Times New Roman"/>
          <w:color w:val="000000" w:themeColor="text1"/>
        </w:rPr>
        <w:t>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00133C5A">
        <w:rPr>
          <w:rFonts w:ascii="Times New Roman" w:hAnsi="Times New Roman" w:cs="Times New Roman"/>
          <w:color w:val="000000" w:themeColor="text1"/>
        </w:rPr>
        <w:t xml:space="preserve"> is a noted pattern</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9B78972"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areal growth (i.e., spatial spread) </w:t>
      </w:r>
      <w:r w:rsidR="009F1580">
        <w:rPr>
          <w:rFonts w:ascii="Times New Roman" w:hAnsi="Times New Roman" w:cs="Times New Roman"/>
          <w:color w:val="000000" w:themeColor="text1"/>
        </w:rPr>
        <w:t>of</w:t>
      </w:r>
      <w:r w:rsidRPr="00132303">
        <w:rPr>
          <w:rFonts w:ascii="Times New Roman" w:hAnsi="Times New Roman" w:cs="Times New Roman"/>
          <w:color w:val="000000" w:themeColor="text1"/>
        </w:rPr>
        <w:t xml:space="preserve">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336694B3"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1" w:name="OLE_LINK3"/>
      <w:bookmarkStart w:id="2"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1"/>
      <w:bookmarkEnd w:id="2"/>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the botanist effec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Though</w:t>
      </w:r>
      <w:r w:rsidR="00F3141A" w:rsidRPr="00932531">
        <w:rPr>
          <w:rFonts w:ascii="Times New Roman" w:hAnsi="Times New Roman" w:cs="Times New Roman"/>
          <w:color w:val="000000" w:themeColor="text1"/>
        </w:rPr>
        <w:t xml:space="preserve"> this was a qualitative, primarily visual, assessmen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extend such approaches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w:t>
      </w:r>
      <w:r w:rsidR="0059502B" w:rsidRPr="00932531">
        <w:rPr>
          <w:rFonts w:ascii="Times New Roman" w:hAnsi="Times New Roman" w:cs="Times New Roman"/>
          <w:color w:val="000000" w:themeColor="text1"/>
        </w:rPr>
        <w:lastRenderedPageBreak/>
        <w:t xml:space="preserve">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421B9921"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one non-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sidR="00526CDC">
        <w:rPr>
          <w:rFonts w:ascii="Times New Roman" w:hAnsi="Times New Roman" w:cs="Times New Roman"/>
        </w:rPr>
        <w:t>,</w:t>
      </w:r>
      <w:r>
        <w:rPr>
          <w:rFonts w:ascii="Times New Roman" w:hAnsi="Times New Roman" w:cs="Times New Roman"/>
        </w:rPr>
        <w:t xml:space="preserve"> throughout its </w:t>
      </w:r>
      <w:r w:rsidR="00994D3F">
        <w:rPr>
          <w:rFonts w:ascii="Times New Roman" w:hAnsi="Times New Roman" w:cs="Times New Roman"/>
        </w:rPr>
        <w:t>full</w:t>
      </w:r>
      <w:r w:rsidR="000F7524">
        <w:rPr>
          <w:rFonts w:ascii="Times New Roman" w:hAnsi="Times New Roman" w:cs="Times New Roman"/>
        </w:rPr>
        <w:t xml:space="preserve"> </w:t>
      </w:r>
      <w:r>
        <w:rPr>
          <w:rFonts w:ascii="Times New Roman" w:hAnsi="Times New Roman" w:cs="Times New Roman"/>
        </w:rPr>
        <w:t xml:space="preserve">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5565A686" w:rsidR="0059502B" w:rsidRPr="0078182E" w:rsidRDefault="0059502B" w:rsidP="0059502B">
      <w:pPr>
        <w:rPr>
          <w:rFonts w:ascii="Times New Roman" w:hAnsi="Times New Roman" w:cs="Times New Roman"/>
          <w:b/>
          <w:color w:val="C00000"/>
        </w:rPr>
      </w:pPr>
      <w:r>
        <w:rPr>
          <w:rFonts w:ascii="Times New Roman" w:hAnsi="Times New Roman" w:cs="Times New Roman"/>
          <w:b/>
        </w:rPr>
        <w:lastRenderedPageBreak/>
        <w:t>Methods</w:t>
      </w:r>
      <w:r w:rsidR="004F1B04">
        <w:rPr>
          <w:rFonts w:ascii="Times New Roman" w:hAnsi="Times New Roman" w:cs="Times New Roman"/>
          <w:b/>
        </w:rPr>
        <w:t xml:space="preserve"> </w:t>
      </w:r>
      <w:r w:rsidR="0078182E">
        <w:rPr>
          <w:rFonts w:ascii="Times New Roman" w:hAnsi="Times New Roman" w:cs="Times New Roman"/>
          <w:b/>
          <w:color w:val="C00000"/>
        </w:rPr>
        <w:t>(~2850 wor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6F1FB104"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w:t>
      </w:r>
      <w:r>
        <w:rPr>
          <w:rFonts w:ascii="Times New Roman" w:hAnsi="Times New Roman" w:cs="Times New Roman"/>
        </w:rPr>
        <w:lastRenderedPageBreak/>
        <w:t>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8BEC37D"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44E86F5C"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 xml:space="preserve">(Hijmans 2012, Keitt et al. 2012, Hijmans et al. </w:t>
      </w:r>
      <w:r w:rsidR="004B34D5" w:rsidRPr="004B34D5">
        <w:rPr>
          <w:rFonts w:ascii="Times New Roman" w:hAnsi="Times New Roman" w:cs="Times New Roman"/>
          <w:noProof/>
        </w:rPr>
        <w:lastRenderedPageBreak/>
        <w:t>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3319885E"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georeferencing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B15F031"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w:t>
      </w:r>
      <w:r>
        <w:rPr>
          <w:rFonts w:ascii="Times New Roman" w:hAnsi="Times New Roman" w:cs="Times New Roman"/>
        </w:rPr>
        <w:lastRenderedPageBreak/>
        <w:t xml:space="preserve">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2C7F6BBB"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w:t>
      </w:r>
      <w:r>
        <w:rPr>
          <w:rFonts w:ascii="Times New Roman" w:hAnsi="Times New Roman" w:cs="Times New Roman"/>
        </w:rPr>
        <w:lastRenderedPageBreak/>
        <w:t xml:space="preserve">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7F653021"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w:t>
      </w:r>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6E2B05" w:rsidRPr="00EC0570" w:rsidRDefault="006E2B0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Remove this figure.***</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7450ED6E" w14:textId="2CF75E5C" w:rsidR="001D02F3" w:rsidRPr="001D02F3" w:rsidRDefault="00BB62A5"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1D02F3" w:rsidRPr="001D02F3">
        <w:rPr>
          <w:rFonts w:ascii="Times New Roman" w:eastAsia="Times New Roman" w:hAnsi="Times New Roman" w:cs="Times New Roman"/>
          <w:noProof/>
        </w:rPr>
        <w:t>Aikio, S., R. P. Duncan, and P. E. Hulme. 2010a. Lag-phases in alien plant invasions: separating the facts from the artefacts. Oikos 119:370–378.</w:t>
      </w:r>
    </w:p>
    <w:p w14:paraId="5FB17D6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37250714"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228D4D41"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1D978E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2F00EC6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Catling, P. M., and Z. S. Porebski. 1994. The history of invasion and current status of glossy buckthorn,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in southern Ontario. Canadian field-naturalist 108:305–310.</w:t>
      </w:r>
    </w:p>
    <w:p w14:paraId="517ABA48"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Converse, C. K. 1984. Element stewardship abstract for </w:t>
      </w:r>
      <w:r w:rsidRPr="001D02F3">
        <w:rPr>
          <w:rFonts w:ascii="Times New Roman" w:eastAsia="Times New Roman" w:hAnsi="Times New Roman" w:cs="Times New Roman"/>
          <w:i/>
          <w:iCs/>
          <w:noProof/>
        </w:rPr>
        <w:t>Rhamnus cathartica</w:t>
      </w:r>
      <w:r w:rsidRPr="001D02F3">
        <w:rPr>
          <w:rFonts w:ascii="Times New Roman" w:eastAsia="Times New Roman" w:hAnsi="Times New Roman" w:cs="Times New Roman"/>
          <w:noProof/>
        </w:rPr>
        <w:t xml:space="preserve">,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syn. </w:t>
      </w:r>
      <w:r w:rsidRPr="001D02F3">
        <w:rPr>
          <w:rFonts w:ascii="Times New Roman" w:eastAsia="Times New Roman" w:hAnsi="Times New Roman" w:cs="Times New Roman"/>
          <w:i/>
          <w:iCs/>
          <w:noProof/>
        </w:rPr>
        <w:t>Frangula alnus</w:t>
      </w:r>
      <w:r w:rsidRPr="001D02F3">
        <w:rPr>
          <w:rFonts w:ascii="Times New Roman" w:eastAsia="Times New Roman" w:hAnsi="Times New Roman" w:cs="Times New Roman"/>
          <w:noProof/>
        </w:rPr>
        <w:t>). The Nature Conservancy, Arlington, The Nature Conservancy.</w:t>
      </w:r>
    </w:p>
    <w:p w14:paraId="6C494E3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5349BF8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rooks, J. 2005. Lag times and exotic species: the ecology and management of biological invasions in slow-motion. Ecoscience 12:316–329.</w:t>
      </w:r>
    </w:p>
    <w:p w14:paraId="4F45CFD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rooks, J. A., and M. E. Soulé. 1999. Lag times in population explosions of invasive species: causes and implications. Pages 103–125</w:t>
      </w:r>
      <w:r w:rsidRPr="001D02F3">
        <w:rPr>
          <w:rFonts w:ascii="Times New Roman" w:eastAsia="Times New Roman" w:hAnsi="Times New Roman" w:cs="Times New Roman"/>
          <w:i/>
          <w:iCs/>
          <w:noProof/>
        </w:rPr>
        <w:t>in</w:t>
      </w:r>
      <w:r w:rsidRPr="001D02F3">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444392F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unard, C., and T. D. Lee. 2008. Is patience a virtue? Succession, light, and the death of invasive glossy buckthorn (</w:t>
      </w:r>
      <w:r w:rsidRPr="001D02F3">
        <w:rPr>
          <w:rFonts w:ascii="Times New Roman" w:eastAsia="Times New Roman" w:hAnsi="Times New Roman" w:cs="Times New Roman"/>
          <w:i/>
          <w:iCs/>
          <w:noProof/>
        </w:rPr>
        <w:t>Frangula alnus</w:t>
      </w:r>
      <w:r w:rsidRPr="001D02F3">
        <w:rPr>
          <w:rFonts w:ascii="Times New Roman" w:eastAsia="Times New Roman" w:hAnsi="Times New Roman" w:cs="Times New Roman"/>
          <w:noProof/>
        </w:rPr>
        <w:t>). Biological Invasions 11:577–586.</w:t>
      </w:r>
    </w:p>
    <w:p w14:paraId="6F6922F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2F6EF110"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4E22C78E"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Frappier, B., T. D. Lee, K. F. Olson, and R. T. Eckert. 2003b. Small-scale invasion pattern, spread rate, and lag-phase behavior of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L. Forest Ecology </w:t>
      </w:r>
      <w:r w:rsidRPr="001D02F3">
        <w:rPr>
          <w:rFonts w:ascii="Times New Roman" w:eastAsia="Times New Roman" w:hAnsi="Times New Roman" w:cs="Times New Roman"/>
          <w:noProof/>
        </w:rPr>
        <w:lastRenderedPageBreak/>
        <w:t>and Management 186:1–6.</w:t>
      </w:r>
    </w:p>
    <w:p w14:paraId="274E7D2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0923666F"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E1D651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38BB5EF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ijmans, R. J. 2012. Introduction to the’raster’package (version 2.0-08). R.</w:t>
      </w:r>
    </w:p>
    <w:p w14:paraId="073649F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48C0AA0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ijmans, R. J., S. J. Phillips, J. R. Leathwick, and J. Elith. 2013. dismo: Species distribution modeling. R.</w:t>
      </w:r>
    </w:p>
    <w:p w14:paraId="2248915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oulahan, J. E., and С. S. Findlay. 2004. Effect of invasive plant species on temperate wetland paint diversity. Conservation Biology 18:1132–1138.</w:t>
      </w:r>
    </w:p>
    <w:p w14:paraId="54FC573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Howell, J. A., and W. H. J. Blackwell. 1977. The history of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glossy buckthorn) in the Ohio flora. Castanea 42:111–115.</w:t>
      </w:r>
    </w:p>
    <w:p w14:paraId="6FAA19E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Jacquart, E. M., and T. M. Knight. 2010. Are there noninvasive cultivars of buckthorn. Indiana Nursery and Landscape News 70:16–17.</w:t>
      </w:r>
    </w:p>
    <w:p w14:paraId="6BB01BE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5E2BC2F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Keitt, T. H., R. Bivand, and B. Rowlingson. 2012. rgdal. R.</w:t>
      </w:r>
    </w:p>
    <w:p w14:paraId="4FE43BC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Kowarik, I. 1995. Time lags in biological invasions with regard to success and failure of alien species. Page </w:t>
      </w:r>
      <w:r w:rsidRPr="001D02F3">
        <w:rPr>
          <w:rFonts w:ascii="Times New Roman" w:eastAsia="Times New Roman" w:hAnsi="Times New Roman" w:cs="Times New Roman"/>
          <w:i/>
          <w:iCs/>
          <w:noProof/>
        </w:rPr>
        <w:t>in</w:t>
      </w:r>
      <w:r w:rsidRPr="001D02F3">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01D703C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Kurylo, J. S., K. S. Knight, J. R. Stewart, and A. G. Endress. 2007. </w:t>
      </w:r>
      <w:r w:rsidRPr="001D02F3">
        <w:rPr>
          <w:rFonts w:ascii="Times New Roman" w:eastAsia="Times New Roman" w:hAnsi="Times New Roman" w:cs="Times New Roman"/>
          <w:i/>
          <w:iCs/>
          <w:noProof/>
        </w:rPr>
        <w:t>Rhamnus cathartica</w:t>
      </w:r>
      <w:r w:rsidRPr="001D02F3">
        <w:rPr>
          <w:rFonts w:ascii="Times New Roman" w:eastAsia="Times New Roman" w:hAnsi="Times New Roman" w:cs="Times New Roman"/>
          <w:noProof/>
        </w:rPr>
        <w:t>: Native and naturalized distribution and habitat preferences. The Journal of the Torrey Botanical Society 134:420–430.</w:t>
      </w:r>
    </w:p>
    <w:p w14:paraId="30B90778"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Larkin, D. J. 2011. Lengths and correlates of lag phases in upper-Midwest plant invasions. Biological Invasions 14:827–838.</w:t>
      </w:r>
    </w:p>
    <w:p w14:paraId="45604B1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1A2D2FD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Little, E. L., S. Bullaty, and A. Lomeo. 1980. National Audubon Society Field Guide to North American Trees: Eastern Region. Alfred A. Knopf.</w:t>
      </w:r>
    </w:p>
    <w:p w14:paraId="5291CC7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lastRenderedPageBreak/>
        <w:t>Mack, R. N., D. Simberloff, W. Mark Lonsdale, H. Evans, M. Clout, and F. A. Bazzaz. 2000. Biotic invasions: causes, epidemiology, global consequences, and control. Ecological Applications 10:689–710.</w:t>
      </w:r>
    </w:p>
    <w:p w14:paraId="3E5E886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4BA41C67"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71E289B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AC9F358"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508943EB"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3CFF7D1E"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306FAD3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Possessky, S. L., C. E. Williams, and W. J. Moriarity. 2000. Glossy buckthorn,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L.: A threat to riparian plant communities of the northern Allegheny Plateau (USA). Natural Areas Journal 20:290–292.</w:t>
      </w:r>
    </w:p>
    <w:p w14:paraId="4754A4C4"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541DD3B"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yšek, P., and P. E. Hulme. 2005. Spatio-temporal dynamics of plant invasions: linking pattern to process. Ecoscience 12:302–315.</w:t>
      </w:r>
    </w:p>
    <w:p w14:paraId="1AD0D4B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587E01E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Pyšek, P., and K. Prach. 1995. Invasion dynamics of </w:t>
      </w:r>
      <w:r w:rsidRPr="001D02F3">
        <w:rPr>
          <w:rFonts w:ascii="Times New Roman" w:eastAsia="Times New Roman" w:hAnsi="Times New Roman" w:cs="Times New Roman"/>
          <w:i/>
          <w:iCs/>
          <w:noProof/>
        </w:rPr>
        <w:t>Impatiens glandulifera</w:t>
      </w:r>
      <w:r w:rsidRPr="001D02F3">
        <w:rPr>
          <w:rFonts w:ascii="Times New Roman" w:eastAsia="Times New Roman" w:hAnsi="Times New Roman" w:cs="Times New Roman"/>
          <w:noProof/>
        </w:rPr>
        <w:t xml:space="preserve"> - a century of spreading reconstructed. Biological Conservation 74:41–48.</w:t>
      </w:r>
    </w:p>
    <w:p w14:paraId="751B809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QGIS Development Team. 2012. QGIS Geographic Information System.</w:t>
      </w:r>
    </w:p>
    <w:p w14:paraId="3B21D96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R Core Team. 2012. R: A language and environment for statistical computing. Vienna, Austria.</w:t>
      </w:r>
    </w:p>
    <w:p w14:paraId="1C9D500F"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5A14FF8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Sakai, A. K., F. W. Allendorf, J. S. Holt, D. M. Lodge, J. Molofsky, K. A. With, S. </w:t>
      </w:r>
      <w:r w:rsidRPr="001D02F3">
        <w:rPr>
          <w:rFonts w:ascii="Times New Roman" w:eastAsia="Times New Roman" w:hAnsi="Times New Roman" w:cs="Times New Roman"/>
          <w:noProof/>
        </w:rPr>
        <w:lastRenderedPageBreak/>
        <w:t>Baughman, R. J. Cabin, J. E. Cohen, N. C. Ellstrand, D. E. McCauley, P. O’Neil, I. M. Parker, J. N. Thompson, and S. G. Weller. 2001. The population biology of invasive species. Annual Review of Ecology and Systematics 32:305–332.</w:t>
      </w:r>
    </w:p>
    <w:p w14:paraId="729CB59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Salo, L. F. 2005. Red brome (</w:t>
      </w:r>
      <w:r w:rsidRPr="001D02F3">
        <w:rPr>
          <w:rFonts w:ascii="Times New Roman" w:eastAsia="Times New Roman" w:hAnsi="Times New Roman" w:cs="Times New Roman"/>
          <w:i/>
          <w:iCs/>
          <w:noProof/>
        </w:rPr>
        <w:t>Bromus rubens</w:t>
      </w:r>
      <w:r w:rsidRPr="001D02F3">
        <w:rPr>
          <w:rFonts w:ascii="Times New Roman" w:eastAsia="Times New Roman" w:hAnsi="Times New Roman" w:cs="Times New Roman"/>
          <w:noProof/>
        </w:rPr>
        <w:t xml:space="preserve"> subsp. </w:t>
      </w:r>
      <w:r w:rsidRPr="001D02F3">
        <w:rPr>
          <w:rFonts w:ascii="Times New Roman" w:eastAsia="Times New Roman" w:hAnsi="Times New Roman" w:cs="Times New Roman"/>
          <w:i/>
          <w:iCs/>
          <w:noProof/>
        </w:rPr>
        <w:t>madritensis</w:t>
      </w:r>
      <w:r w:rsidRPr="001D02F3">
        <w:rPr>
          <w:rFonts w:ascii="Times New Roman" w:eastAsia="Times New Roman" w:hAnsi="Times New Roman" w:cs="Times New Roman"/>
          <w:noProof/>
        </w:rPr>
        <w:t>) in North America: possible modes for early introductions, subsequent spread. Biological Invasions 7:165–180.</w:t>
      </w:r>
    </w:p>
    <w:p w14:paraId="00EF34E1"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Sherff, E. E. 1912. Range extenstions of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and </w:t>
      </w:r>
      <w:r w:rsidRPr="001D02F3">
        <w:rPr>
          <w:rFonts w:ascii="Times New Roman" w:eastAsia="Times New Roman" w:hAnsi="Times New Roman" w:cs="Times New Roman"/>
          <w:i/>
          <w:iCs/>
          <w:noProof/>
        </w:rPr>
        <w:t>Sporobolus asperifolius</w:t>
      </w:r>
      <w:r w:rsidRPr="001D02F3">
        <w:rPr>
          <w:rFonts w:ascii="Times New Roman" w:eastAsia="Times New Roman" w:hAnsi="Times New Roman" w:cs="Times New Roman"/>
          <w:noProof/>
        </w:rPr>
        <w:t>. Rhodora 14:227–229.</w:t>
      </w:r>
    </w:p>
    <w:p w14:paraId="73CC591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Sibley, D. 2009. The Sibley guide to trees. Alfred A. Knopf, New York.</w:t>
      </w:r>
    </w:p>
    <w:p w14:paraId="0183319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Sorrie, B. A. 2005. Alien vascular plants in Massachusetts. Rhodora 107:284–329.</w:t>
      </w:r>
    </w:p>
    <w:p w14:paraId="2111FF2B"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4A76C68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49AAE6F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Del Tredici, P. 2010. Wild Urban Plants of the Northeast: A Field Guide. Comstock Publishing Associates, Ithica.</w:t>
      </w:r>
    </w:p>
    <w:p w14:paraId="3C6BA9F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096505F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Weber, E. 1998. The dynamics of plant invasions: a case study of three exotic goldenrod species (</w:t>
      </w:r>
      <w:r w:rsidRPr="001D02F3">
        <w:rPr>
          <w:rFonts w:ascii="Times New Roman" w:eastAsia="Times New Roman" w:hAnsi="Times New Roman" w:cs="Times New Roman"/>
          <w:i/>
          <w:iCs/>
          <w:noProof/>
        </w:rPr>
        <w:t>Solidago</w:t>
      </w:r>
      <w:r w:rsidRPr="001D02F3">
        <w:rPr>
          <w:rFonts w:ascii="Times New Roman" w:eastAsia="Times New Roman" w:hAnsi="Times New Roman" w:cs="Times New Roman"/>
          <w:noProof/>
        </w:rPr>
        <w:t xml:space="preserve"> L.) in Europe. Journal of Biogeography 25:147–154.</w:t>
      </w:r>
    </w:p>
    <w:p w14:paraId="03A35B6F" w14:textId="77777777" w:rsidR="001D02F3" w:rsidRPr="001D02F3" w:rsidRDefault="001D02F3" w:rsidP="001D02F3">
      <w:pPr>
        <w:widowControl w:val="0"/>
        <w:autoSpaceDE w:val="0"/>
        <w:autoSpaceDN w:val="0"/>
        <w:adjustRightInd w:val="0"/>
        <w:spacing w:before="100" w:after="100"/>
        <w:ind w:left="480" w:hanging="480"/>
        <w:rPr>
          <w:rFonts w:ascii="Times New Roman" w:hAnsi="Times New Roman" w:cs="Times New Roman"/>
          <w:noProof/>
        </w:rPr>
      </w:pPr>
      <w:r w:rsidRPr="001D02F3">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0137E35B" w:rsidR="00E84FD5" w:rsidRPr="0091245A" w:rsidRDefault="00BB62A5" w:rsidP="001D02F3">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7EFF"/>
    <w:rsid w:val="000A162A"/>
    <w:rsid w:val="000A4799"/>
    <w:rsid w:val="000D7141"/>
    <w:rsid w:val="000F7524"/>
    <w:rsid w:val="001242C9"/>
    <w:rsid w:val="00132303"/>
    <w:rsid w:val="00133C5A"/>
    <w:rsid w:val="00144CA1"/>
    <w:rsid w:val="001703ED"/>
    <w:rsid w:val="00173F74"/>
    <w:rsid w:val="001D02F3"/>
    <w:rsid w:val="002925CD"/>
    <w:rsid w:val="00295AEB"/>
    <w:rsid w:val="00295EB2"/>
    <w:rsid w:val="002A30F0"/>
    <w:rsid w:val="00300B41"/>
    <w:rsid w:val="00320B92"/>
    <w:rsid w:val="00320E7F"/>
    <w:rsid w:val="00335BB4"/>
    <w:rsid w:val="00343117"/>
    <w:rsid w:val="00373169"/>
    <w:rsid w:val="00386797"/>
    <w:rsid w:val="003E3E05"/>
    <w:rsid w:val="00406553"/>
    <w:rsid w:val="00410E4A"/>
    <w:rsid w:val="00462DB8"/>
    <w:rsid w:val="004704B3"/>
    <w:rsid w:val="004946CA"/>
    <w:rsid w:val="004B34D5"/>
    <w:rsid w:val="004E6979"/>
    <w:rsid w:val="004F1B04"/>
    <w:rsid w:val="00514A26"/>
    <w:rsid w:val="00526CDC"/>
    <w:rsid w:val="00542040"/>
    <w:rsid w:val="00546984"/>
    <w:rsid w:val="00556B9E"/>
    <w:rsid w:val="00577BE8"/>
    <w:rsid w:val="005825CE"/>
    <w:rsid w:val="005852DE"/>
    <w:rsid w:val="0059502B"/>
    <w:rsid w:val="00596BE8"/>
    <w:rsid w:val="005B2F78"/>
    <w:rsid w:val="005D63BD"/>
    <w:rsid w:val="005F0DE1"/>
    <w:rsid w:val="00606FD1"/>
    <w:rsid w:val="006224A2"/>
    <w:rsid w:val="00634D89"/>
    <w:rsid w:val="0065100E"/>
    <w:rsid w:val="00694752"/>
    <w:rsid w:val="006C7FE2"/>
    <w:rsid w:val="006D2BAD"/>
    <w:rsid w:val="006E2B05"/>
    <w:rsid w:val="0078182E"/>
    <w:rsid w:val="007A6C8E"/>
    <w:rsid w:val="008207F7"/>
    <w:rsid w:val="00821148"/>
    <w:rsid w:val="00833BEA"/>
    <w:rsid w:val="0085286F"/>
    <w:rsid w:val="0085679E"/>
    <w:rsid w:val="008A588D"/>
    <w:rsid w:val="008F02BB"/>
    <w:rsid w:val="008F2714"/>
    <w:rsid w:val="0091245A"/>
    <w:rsid w:val="00932531"/>
    <w:rsid w:val="00987B94"/>
    <w:rsid w:val="00994D3F"/>
    <w:rsid w:val="009A52FD"/>
    <w:rsid w:val="009E3368"/>
    <w:rsid w:val="009F1580"/>
    <w:rsid w:val="009F19E2"/>
    <w:rsid w:val="009F45A6"/>
    <w:rsid w:val="00AB7398"/>
    <w:rsid w:val="00AF05DE"/>
    <w:rsid w:val="00B819CA"/>
    <w:rsid w:val="00BB3AA0"/>
    <w:rsid w:val="00BB62A5"/>
    <w:rsid w:val="00BC652B"/>
    <w:rsid w:val="00BE3045"/>
    <w:rsid w:val="00BF053D"/>
    <w:rsid w:val="00C2361F"/>
    <w:rsid w:val="00C415FA"/>
    <w:rsid w:val="00C93E19"/>
    <w:rsid w:val="00CA4793"/>
    <w:rsid w:val="00CB0AC0"/>
    <w:rsid w:val="00CE5731"/>
    <w:rsid w:val="00D01CA2"/>
    <w:rsid w:val="00D13CF8"/>
    <w:rsid w:val="00D21763"/>
    <w:rsid w:val="00D82EDE"/>
    <w:rsid w:val="00DD3C34"/>
    <w:rsid w:val="00DF40A5"/>
    <w:rsid w:val="00E305F9"/>
    <w:rsid w:val="00E4214A"/>
    <w:rsid w:val="00E54B8D"/>
    <w:rsid w:val="00E65993"/>
    <w:rsid w:val="00E75D55"/>
    <w:rsid w:val="00E84FD5"/>
    <w:rsid w:val="00EB739D"/>
    <w:rsid w:val="00F0171C"/>
    <w:rsid w:val="00F02F80"/>
    <w:rsid w:val="00F26A6B"/>
    <w:rsid w:val="00F3141A"/>
    <w:rsid w:val="00F605A1"/>
    <w:rsid w:val="00FA6DA1"/>
    <w:rsid w:val="00FD22A2"/>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A2DDFB-B304-F54D-81DA-BA2934F1B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32</Pages>
  <Words>27806</Words>
  <Characters>158497</Characters>
  <Application>Microsoft Macintosh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69</cp:revision>
  <cp:lastPrinted>2015-06-05T01:03:00Z</cp:lastPrinted>
  <dcterms:created xsi:type="dcterms:W3CDTF">2014-03-10T17:18:00Z</dcterms:created>
  <dcterms:modified xsi:type="dcterms:W3CDTF">2017-05-04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mal</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